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lastRenderedPageBreak/>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EACB025"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74CABF6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784951">
        <w:rPr>
          <w:lang w:val="sl"/>
        </w:rPr>
        <w:instrText xml:space="preserve"> ADDIN ZOTERO_ITEM CSL_CITATION {"citationID":"bq6seUAb","properties":{"formattedCitation":"(R. E. Slavin et al., 2003; Van Der Laan Smith &amp; Spindle, 2007)","plainCitation":"(R. E. 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784951" w:rsidRPr="00784951">
        <w:rPr>
          <w:rFonts w:ascii="Calibri" w:hAnsi="Calibri" w:cs="Calibri"/>
        </w:rPr>
        <w:t>(R. E. 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w:t>
      </w:r>
      <w:r w:rsidRPr="00426DBA">
        <w:rPr>
          <w:lang w:val="sl"/>
        </w:rPr>
        <w:lastRenderedPageBreak/>
        <w:t xml:space="preserve">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lastRenderedPageBreak/>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r w:rsidR="00053C43">
        <w:rPr>
          <w:i/>
          <w:iCs/>
          <w:lang w:val="sl"/>
        </w:rPr>
        <w:t xml:space="preserve"> </w:t>
      </w:r>
      <w:r w:rsidR="00053C43">
        <w:rPr>
          <w:i/>
          <w:iCs/>
          <w:lang w:val="sl"/>
        </w:rPr>
        <w:fldChar w:fldCharType="begin"/>
      </w:r>
      <w:r w:rsidR="00053C43">
        <w:rPr>
          <w:i/>
          <w:iCs/>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i/>
          <w:iCs/>
          <w:lang w:val="sl"/>
        </w:rPr>
        <w:fldChar w:fldCharType="separate"/>
      </w:r>
      <w:r w:rsidR="00053C43" w:rsidRPr="00053C43">
        <w:rPr>
          <w:rFonts w:ascii="Calibri" w:hAnsi="Calibri" w:cs="Calibri"/>
        </w:rPr>
        <w:t>(Amara et al., 2021)</w:t>
      </w:r>
      <w:r w:rsidR="00053C43">
        <w:rPr>
          <w:i/>
          <w:iCs/>
          <w:lang w:val="sl"/>
        </w:rPr>
        <w:fldChar w:fldCharType="end"/>
      </w:r>
      <w:r w:rsidRPr="003D1BF4">
        <w:rPr>
          <w:i/>
          <w:iCs/>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lastRenderedPageBreak/>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lastRenderedPageBreak/>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lastRenderedPageBreak/>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658AA85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20E3FDC1">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Lahko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 xml:space="preserve">(Ofori et al., 2020; </w:t>
      </w:r>
      <w:proofErr w:type="spellStart"/>
      <w:r w:rsidR="00784951" w:rsidRPr="00784951">
        <w:rPr>
          <w:rFonts w:ascii="Calibri" w:hAnsi="Calibri" w:cs="Calibri"/>
        </w:rPr>
        <w:t>Qazdar</w:t>
      </w:r>
      <w:proofErr w:type="spellEnd"/>
      <w:r w:rsidR="00784951" w:rsidRPr="00784951">
        <w:rPr>
          <w:rFonts w:ascii="Calibri" w:hAnsi="Calibri" w:cs="Calibri"/>
        </w:rPr>
        <w:t xml:space="preserve"> et al., 2019; </w:t>
      </w:r>
      <w:proofErr w:type="spellStart"/>
      <w:r w:rsidR="00784951" w:rsidRPr="00784951">
        <w:rPr>
          <w:rFonts w:ascii="Calibri" w:hAnsi="Calibri" w:cs="Calibri"/>
        </w:rPr>
        <w:t>Rastrollo</w:t>
      </w:r>
      <w:proofErr w:type="spellEnd"/>
      <w:r w:rsidR="00784951" w:rsidRPr="00784951">
        <w:rPr>
          <w:rFonts w:ascii="Calibri" w:hAnsi="Calibri" w:cs="Calibri"/>
        </w:rPr>
        <w:t>-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 xml:space="preserve">(Bhusal, 2021, 2021; Cortez &amp; Silva, 2008; </w:t>
      </w:r>
      <w:proofErr w:type="spellStart"/>
      <w:r w:rsidR="00FB49FD" w:rsidRPr="00FB49FD">
        <w:rPr>
          <w:rFonts w:ascii="Calibri" w:hAnsi="Calibri" w:cs="Calibri"/>
        </w:rPr>
        <w:t>Kotsiantis</w:t>
      </w:r>
      <w:proofErr w:type="spellEnd"/>
      <w:r w:rsidR="00FB49FD" w:rsidRPr="00FB49FD">
        <w:rPr>
          <w:rFonts w:ascii="Calibri" w:hAnsi="Calibri" w:cs="Calibri"/>
        </w:rPr>
        <w:t xml:space="preserve"> et al., 2004; Siemens &amp; </w:t>
      </w:r>
      <w:proofErr w:type="spellStart"/>
      <w:r w:rsidR="00FB49FD" w:rsidRPr="00FB49FD">
        <w:rPr>
          <w:rFonts w:ascii="Calibri" w:hAnsi="Calibri" w:cs="Calibri"/>
        </w:rPr>
        <w:t>Gasevic</w:t>
      </w:r>
      <w:proofErr w:type="spellEnd"/>
      <w:r w:rsidR="00FB49FD" w:rsidRPr="00FB49FD">
        <w:rPr>
          <w:rFonts w:ascii="Calibri" w:hAnsi="Calibri" w:cs="Calibri"/>
        </w:rPr>
        <w:t>,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lastRenderedPageBreak/>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w:t>
      </w:r>
      <w:proofErr w:type="spellStart"/>
      <w:r w:rsidR="005828C5" w:rsidRPr="005828C5">
        <w:rPr>
          <w:rFonts w:ascii="Calibri" w:hAnsi="Calibri" w:cs="Calibri"/>
          <w:kern w:val="0"/>
          <w:szCs w:val="24"/>
        </w:rPr>
        <w:t>Govekar-Okoliš</w:t>
      </w:r>
      <w:proofErr w:type="spellEnd"/>
      <w:r w:rsidR="005828C5" w:rsidRPr="005828C5">
        <w:rPr>
          <w:rFonts w:ascii="Calibri" w:hAnsi="Calibri" w:cs="Calibri"/>
          <w:kern w:val="0"/>
          <w:szCs w:val="24"/>
        </w:rPr>
        <w:t xml:space="preserve"> et al., 2020)</w:t>
      </w:r>
      <w:r w:rsidR="005828C5">
        <w:fldChar w:fldCharType="end"/>
      </w:r>
      <w:r w:rsidR="005828C5">
        <w:t>.</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w:t>
      </w:r>
      <w:r w:rsidRPr="00683648">
        <w:rPr>
          <w:lang w:val="sl-SI"/>
        </w:rPr>
        <w:lastRenderedPageBreak/>
        <w:t>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w:t>
      </w:r>
      <w:r w:rsidRPr="0065197D">
        <w:rPr>
          <w:lang w:val="sl-SI"/>
        </w:rPr>
        <w:lastRenderedPageBreak/>
        <w:t xml:space="preserve">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6706A20A"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78495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O8UItfO/80J9CTiQ","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Anketa je uporabljala uveljavljene elemente z manjšimi prilagoditvami, da bi se prilagodila </w:t>
      </w:r>
      <w:r w:rsidRPr="0065197D">
        <w:rPr>
          <w:lang w:val="sl-SI"/>
        </w:rPr>
        <w:lastRenderedPageBreak/>
        <w:t>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lastRenderedPageBreak/>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w:t>
      </w:r>
      <w:r w:rsidR="004A71D2">
        <w:rPr>
          <w:lang w:val="sl"/>
        </w:rPr>
        <w:lastRenderedPageBreak/>
        <w:t xml:space="preserve">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7ED7339D">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6113EFFE" w14:textId="77777777" w:rsidR="00053C43" w:rsidRDefault="00812CAE" w:rsidP="00053C43">
      <w:pPr>
        <w:pStyle w:val="Bibliography"/>
      </w:pPr>
      <w:r>
        <w:fldChar w:fldCharType="begin"/>
      </w:r>
      <w:r w:rsidR="00257468">
        <w:instrText xml:space="preserve"> ADDIN ZOTERO_BIBL {"uncited":[],"omitted":[],"custom":[]} CSL_BIBLIOGRAPHY </w:instrText>
      </w:r>
      <w:r>
        <w:fldChar w:fldCharType="separate"/>
      </w:r>
      <w:r w:rsidR="00053C43">
        <w:t xml:space="preserve">Adnan, M., Habib, A., Ashraf, J., </w:t>
      </w:r>
      <w:proofErr w:type="spellStart"/>
      <w:r w:rsidR="00053C43">
        <w:t>Mussadiq</w:t>
      </w:r>
      <w:proofErr w:type="spellEnd"/>
      <w:r w:rsidR="00053C43">
        <w:t xml:space="preserve">, S., Raza, A. A., Abid, M., Bashir, M., &amp; Khan, S. U. (2021). Predicting at-Risk Students at Different Percentages of Course Length for Early Intervention Using Machine Learning Models. </w:t>
      </w:r>
      <w:r w:rsidR="00053C43">
        <w:rPr>
          <w:i/>
          <w:iCs/>
        </w:rPr>
        <w:t>IEEE Access</w:t>
      </w:r>
      <w:r w:rsidR="00053C43">
        <w:t xml:space="preserve">, </w:t>
      </w:r>
      <w:r w:rsidR="00053C43">
        <w:rPr>
          <w:i/>
          <w:iCs/>
        </w:rPr>
        <w:t>9</w:t>
      </w:r>
      <w:r w:rsidR="00053C43">
        <w:t>, 7519–7539. https://doi.org/10.1109/ACCESS.2021.3049446</w:t>
      </w:r>
    </w:p>
    <w:p w14:paraId="54EADF34" w14:textId="77777777" w:rsidR="00053C43" w:rsidRDefault="00053C43" w:rsidP="00053C43">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5181B85D" w14:textId="77777777" w:rsidR="00053C43" w:rsidRDefault="00053C43" w:rsidP="00053C43">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88AA5E4" w14:textId="77777777" w:rsidR="00053C43" w:rsidRDefault="00053C43" w:rsidP="00053C43">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7A0B216C" w14:textId="77777777" w:rsidR="00053C43" w:rsidRDefault="00053C43" w:rsidP="00053C43">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180E2758" w14:textId="77777777" w:rsidR="00053C43" w:rsidRDefault="00053C43" w:rsidP="00053C43">
      <w:pPr>
        <w:pStyle w:val="Bibliography"/>
      </w:pPr>
      <w:r>
        <w:rPr>
          <w:i/>
          <w:iCs/>
        </w:rPr>
        <w:t>American Association for the Advancement of Science (AAAS)</w:t>
      </w:r>
      <w:r>
        <w:t>. (n.d.). [Web page]. Library of Congress, Washington, D.C. 20540 USA. Retrieved 11 January 2024, from https://www.loc.gov/item/lcwaN0002953/</w:t>
      </w:r>
    </w:p>
    <w:p w14:paraId="72081F3A" w14:textId="77777777" w:rsidR="00053C43" w:rsidRDefault="00053C43" w:rsidP="00053C43">
      <w:pPr>
        <w:pStyle w:val="Bibliography"/>
      </w:pPr>
      <w:r>
        <w:t xml:space="preserve">Anowar, F., Sadaoui, S., &amp; Selim, B. (2021). Conceptual and empirical comparison of dimensionality reduction algorithms (PCA, KPCA, LDA, MDS, SVD, LLE, ISOMAP, LE, ICA, </w:t>
      </w:r>
      <w:r>
        <w:lastRenderedPageBreak/>
        <w:t xml:space="preserve">t-SNE). </w:t>
      </w:r>
      <w:r>
        <w:rPr>
          <w:i/>
          <w:iCs/>
        </w:rPr>
        <w:t>Computer Science Review</w:t>
      </w:r>
      <w:r>
        <w:t xml:space="preserve">, </w:t>
      </w:r>
      <w:r>
        <w:rPr>
          <w:i/>
          <w:iCs/>
        </w:rPr>
        <w:t>40</w:t>
      </w:r>
      <w:r>
        <w:t>, 100378. https://doi.org/10.1016/j.cosrev.2021.100378</w:t>
      </w:r>
    </w:p>
    <w:p w14:paraId="3CA2E01E" w14:textId="77777777" w:rsidR="00053C43" w:rsidRDefault="00053C43" w:rsidP="00053C43">
      <w:pPr>
        <w:pStyle w:val="Bibliography"/>
      </w:pPr>
      <w:r>
        <w:t xml:space="preserve">Batton, M. (2010). The effect of cooperative groups on math anxiety. </w:t>
      </w:r>
      <w:r>
        <w:rPr>
          <w:i/>
          <w:iCs/>
        </w:rPr>
        <w:t>Walden Dissertations and Doctoral Studies</w:t>
      </w:r>
      <w:r>
        <w:t>. https://scholarworks.waldenu.edu/dissertations/822</w:t>
      </w:r>
    </w:p>
    <w:p w14:paraId="4F7CB60A" w14:textId="77777777" w:rsidR="00053C43" w:rsidRDefault="00053C43" w:rsidP="00053C43">
      <w:pPr>
        <w:pStyle w:val="Bibliography"/>
      </w:pPr>
      <w:r>
        <w:t xml:space="preserve">Bhusal, A. (2021). </w:t>
      </w:r>
      <w:r>
        <w:rPr>
          <w:i/>
          <w:iCs/>
        </w:rPr>
        <w:t>Predicting Student’s Performance Through Data Mining</w:t>
      </w:r>
      <w:r>
        <w:t>. https://doi.org/10.48550/ARXIV.2112.01247</w:t>
      </w:r>
    </w:p>
    <w:p w14:paraId="7E6080FC" w14:textId="77777777" w:rsidR="00053C43" w:rsidRDefault="00053C43" w:rsidP="00053C43">
      <w:pPr>
        <w:pStyle w:val="Bibliography"/>
      </w:pPr>
      <w:proofErr w:type="spellStart"/>
      <w:r>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57413E34" w14:textId="77777777" w:rsidR="00053C43" w:rsidRDefault="00053C43" w:rsidP="00053C43">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CFC3810" w14:textId="77777777" w:rsidR="00053C43" w:rsidRDefault="00053C43" w:rsidP="00053C43">
      <w:pPr>
        <w:pStyle w:val="Bibliography"/>
      </w:pPr>
      <w:r>
        <w:t xml:space="preserve">Bregant, B. (2023). </w:t>
      </w:r>
      <w:r>
        <w:rPr>
          <w:i/>
          <w:iCs/>
        </w:rPr>
        <w:t>Tandem learning: Student dataset</w:t>
      </w:r>
      <w:r>
        <w:t xml:space="preserve"> (1.0) [dataset]. GitHub. https://github.com/borbregant/ai_tandem_learning</w:t>
      </w:r>
    </w:p>
    <w:p w14:paraId="72FFC295" w14:textId="77777777" w:rsidR="00053C43" w:rsidRDefault="00053C43" w:rsidP="00053C43">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58D8C93C" w14:textId="77777777" w:rsidR="00053C43" w:rsidRDefault="00053C43" w:rsidP="00053C43">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0FACED6C" w14:textId="77777777" w:rsidR="00053C43" w:rsidRDefault="00053C43" w:rsidP="00053C43">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781D0DEA" w14:textId="77777777" w:rsidR="00053C43" w:rsidRDefault="00053C43" w:rsidP="00053C43">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0DABC75E" w14:textId="77777777" w:rsidR="00053C43" w:rsidRDefault="00053C43" w:rsidP="00053C43">
      <w:pPr>
        <w:pStyle w:val="Bibliography"/>
      </w:pPr>
      <w:r>
        <w:lastRenderedPageBreak/>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120C1048" w14:textId="77777777" w:rsidR="00053C43" w:rsidRDefault="00053C43" w:rsidP="00053C43">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3D9574B" w14:textId="77777777" w:rsidR="00053C43" w:rsidRDefault="00053C43" w:rsidP="00053C43">
      <w:pPr>
        <w:pStyle w:val="Bibliography"/>
      </w:pPr>
      <w:proofErr w:type="spellStart"/>
      <w:r>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73F6E0D6" w14:textId="77777777" w:rsidR="00053C43" w:rsidRDefault="00053C43" w:rsidP="00053C43">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611C770A" w14:textId="77777777" w:rsidR="00053C43" w:rsidRDefault="00053C43" w:rsidP="00053C43">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C0F99DF" w14:textId="77777777" w:rsidR="00053C43" w:rsidRDefault="00053C43" w:rsidP="00053C43">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1D8EAE52" w14:textId="77777777" w:rsidR="00053C43" w:rsidRDefault="00053C43" w:rsidP="00053C43">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05C23D02" w14:textId="77777777" w:rsidR="00053C43" w:rsidRDefault="00053C43" w:rsidP="00053C43">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 xml:space="preserve">Machine Learning and Knowledge Discovery </w:t>
      </w:r>
      <w:r>
        <w:rPr>
          <w:i/>
          <w:iCs/>
        </w:rPr>
        <w:lastRenderedPageBreak/>
        <w:t>in Databases</w:t>
      </w:r>
      <w:r>
        <w:t xml:space="preserve"> (Vol. 5211, pp. 241–256). Springer Berlin Heidelberg. https://doi.org/10.1007/978-3-540-87479-9_34</w:t>
      </w:r>
    </w:p>
    <w:p w14:paraId="07AB3891" w14:textId="77777777" w:rsidR="00053C43" w:rsidRDefault="00053C43" w:rsidP="00053C43">
      <w:pPr>
        <w:pStyle w:val="Bibliography"/>
      </w:pPr>
      <w:r>
        <w:t xml:space="preserve">Coan, R. W. (1978). </w:t>
      </w:r>
      <w:r>
        <w:rPr>
          <w:i/>
          <w:iCs/>
        </w:rPr>
        <w:t>The Eighth Mental Measurements Yearbook</w:t>
      </w:r>
      <w:r>
        <w:t xml:space="preserve">, </w:t>
      </w:r>
      <w:r>
        <w:rPr>
          <w:i/>
          <w:iCs/>
        </w:rPr>
        <w:t>1</w:t>
      </w:r>
      <w:r>
        <w:t>, 970–975.</w:t>
      </w:r>
    </w:p>
    <w:p w14:paraId="4EA5C70D" w14:textId="77777777" w:rsidR="00053C43" w:rsidRDefault="00053C43" w:rsidP="00053C43">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48D2164A" w14:textId="77777777" w:rsidR="00053C43" w:rsidRDefault="00053C43" w:rsidP="00053C43">
      <w:pPr>
        <w:pStyle w:val="Bibliography"/>
      </w:pPr>
      <w:r>
        <w:t xml:space="preserve">Cortez, P., &amp; Silva, A. (2008). </w:t>
      </w:r>
      <w:r>
        <w:rPr>
          <w:i/>
          <w:iCs/>
        </w:rPr>
        <w:t>Using data mining to predict secondary school student performance</w:t>
      </w:r>
      <w:r>
        <w:t>.</w:t>
      </w:r>
    </w:p>
    <w:p w14:paraId="3EADE32F" w14:textId="77777777" w:rsidR="00053C43" w:rsidRDefault="00053C43" w:rsidP="00053C43">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FF154CC" w14:textId="77777777" w:rsidR="00053C43" w:rsidRDefault="00053C43" w:rsidP="00053C43">
      <w:pPr>
        <w:pStyle w:val="Bibliography"/>
      </w:pPr>
      <w:r>
        <w:t xml:space="preserve">DeVito, A. J. (1985). </w:t>
      </w:r>
      <w:r>
        <w:rPr>
          <w:i/>
          <w:iCs/>
        </w:rPr>
        <w:t>Review of the Myers-Briggs Type Indicator</w:t>
      </w:r>
      <w:r>
        <w:t xml:space="preserve">. </w:t>
      </w:r>
      <w:r>
        <w:rPr>
          <w:i/>
          <w:iCs/>
        </w:rPr>
        <w:t>1</w:t>
      </w:r>
      <w:r>
        <w:t>, 1030–1032.</w:t>
      </w:r>
    </w:p>
    <w:p w14:paraId="584EDDF7" w14:textId="77777777" w:rsidR="00053C43" w:rsidRDefault="00053C43" w:rsidP="00053C43">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64A62DFC" w14:textId="77777777" w:rsidR="00053C43" w:rsidRDefault="00053C43" w:rsidP="00053C43">
      <w:pPr>
        <w:pStyle w:val="Bibliography"/>
      </w:pPr>
      <w:r>
        <w:t xml:space="preserve">Druckman, D., &amp; Bjork, R. A. (1991). </w:t>
      </w:r>
      <w:r>
        <w:rPr>
          <w:i/>
          <w:iCs/>
        </w:rPr>
        <w:t>In the Mind’s Eye: Enhancing Human Performance</w:t>
      </w:r>
      <w:r>
        <w:t xml:space="preserve"> (p. 1580). National Academies Press. https://doi.org/10.17226/1580</w:t>
      </w:r>
    </w:p>
    <w:p w14:paraId="563F13E8" w14:textId="77777777" w:rsidR="00053C43" w:rsidRDefault="00053C43" w:rsidP="00053C43">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CEB92AF" w14:textId="77777777" w:rsidR="00053C43" w:rsidRDefault="00053C43" w:rsidP="00053C43">
      <w:pPr>
        <w:pStyle w:val="Bibliography"/>
      </w:pPr>
      <w:r>
        <w:rPr>
          <w:i/>
          <w:iCs/>
        </w:rPr>
        <w:t>Fastest Myers-Briggs test</w:t>
      </w:r>
      <w:r>
        <w:t>. (n.d.). Retrieved 21 October 2023, from https://dynomight.net/mbti/</w:t>
      </w:r>
    </w:p>
    <w:p w14:paraId="04671088" w14:textId="77777777" w:rsidR="00053C43" w:rsidRDefault="00053C43" w:rsidP="00053C43">
      <w:pPr>
        <w:pStyle w:val="Bibliography"/>
      </w:pPr>
      <w:r>
        <w:t xml:space="preserve">Fiorella, L., Yoon, S. Y., Atit, K., Power, J. R., Panther, G., Sorby, S., Uttal, D. H., &amp; Veurink, N. (2021). Validation of the Mathematics Motivation Questionnaire (MMQ) for secondary </w:t>
      </w:r>
      <w:r>
        <w:lastRenderedPageBreak/>
        <w:t xml:space="preserve">school students. </w:t>
      </w:r>
      <w:r>
        <w:rPr>
          <w:i/>
          <w:iCs/>
        </w:rPr>
        <w:t>International Journal of STEM Education</w:t>
      </w:r>
      <w:r>
        <w:t xml:space="preserve">, </w:t>
      </w:r>
      <w:r>
        <w:rPr>
          <w:i/>
          <w:iCs/>
        </w:rPr>
        <w:t>8</w:t>
      </w:r>
      <w:r>
        <w:t>(1), 52. https://doi.org/10.1186/s40594-021-00307-x</w:t>
      </w:r>
    </w:p>
    <w:p w14:paraId="00F1D36E" w14:textId="77777777" w:rsidR="00053C43" w:rsidRDefault="00053C43" w:rsidP="00053C43">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848C1E8" w14:textId="77777777" w:rsidR="00053C43" w:rsidRDefault="00053C43" w:rsidP="00053C43">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7A43BBCB" w14:textId="77777777" w:rsidR="00053C43" w:rsidRDefault="00053C43" w:rsidP="00053C43">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388503D" w14:textId="77777777" w:rsidR="00053C43" w:rsidRDefault="00053C43" w:rsidP="00053C43">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6F7AE071" w14:textId="77777777" w:rsidR="00053C43" w:rsidRDefault="00053C43" w:rsidP="00053C43">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5801364D" w14:textId="77777777" w:rsidR="00053C43" w:rsidRDefault="00053C43" w:rsidP="00053C43">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418D0D80" w14:textId="77777777" w:rsidR="00053C43" w:rsidRDefault="00053C43" w:rsidP="00053C43">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5B4BC60F" w14:textId="77777777" w:rsidR="00053C43" w:rsidRDefault="00053C43" w:rsidP="00053C43">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04FA1022" w14:textId="77777777" w:rsidR="00053C43" w:rsidRDefault="00053C43" w:rsidP="00053C43">
      <w:pPr>
        <w:pStyle w:val="Bibliography"/>
      </w:pPr>
      <w:r>
        <w:t xml:space="preserve">Hernandez, H. (2021). </w:t>
      </w:r>
      <w:r>
        <w:rPr>
          <w:i/>
          <w:iCs/>
        </w:rPr>
        <w:t>Testing for Normality: What is the Best Method?</w:t>
      </w:r>
      <w:r>
        <w:t xml:space="preserve"> https://doi.org/10.13140/RG.2.2.13926.14406</w:t>
      </w:r>
    </w:p>
    <w:p w14:paraId="0849A44C" w14:textId="77777777" w:rsidR="00053C43" w:rsidRDefault="00053C43" w:rsidP="00053C43">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C30B714" w14:textId="77777777" w:rsidR="00053C43" w:rsidRDefault="00053C43" w:rsidP="00053C43">
      <w:pPr>
        <w:pStyle w:val="Bibliography"/>
      </w:pPr>
      <w:r>
        <w:t xml:space="preserve">Holmes, W., Bialik, M., &amp; Fadel, C. (2019). </w:t>
      </w:r>
      <w:r>
        <w:rPr>
          <w:i/>
          <w:iCs/>
        </w:rPr>
        <w:t>Artificial Intelligence in Education. Promise and Implications for Teaching and Learning.</w:t>
      </w:r>
    </w:p>
    <w:p w14:paraId="43EC27F9" w14:textId="77777777" w:rsidR="00053C43" w:rsidRDefault="00053C43" w:rsidP="00053C43">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55C64DA7" w14:textId="77777777" w:rsidR="00053C43" w:rsidRDefault="00053C43" w:rsidP="00053C43">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339DE379" w14:textId="77777777" w:rsidR="00053C43" w:rsidRDefault="00053C43" w:rsidP="00053C43">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4B2C70B3" w14:textId="77777777" w:rsidR="00053C43" w:rsidRDefault="00053C43" w:rsidP="00053C43">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2EC5168" w14:textId="77777777" w:rsidR="00053C43" w:rsidRDefault="00053C43" w:rsidP="00053C43">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3EFBB61C" w14:textId="77777777" w:rsidR="00053C43" w:rsidRDefault="00053C43" w:rsidP="00053C43">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598613E8" w14:textId="77777777" w:rsidR="00053C43" w:rsidRDefault="00053C43" w:rsidP="00053C43">
      <w:pPr>
        <w:pStyle w:val="Bibliography"/>
      </w:pPr>
      <w:proofErr w:type="spellStart"/>
      <w:r>
        <w:lastRenderedPageBreak/>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07B6A3EB" w14:textId="77777777" w:rsidR="00053C43" w:rsidRDefault="00053C43" w:rsidP="00053C43">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04BB32C9" w14:textId="77777777" w:rsidR="00053C43" w:rsidRDefault="00053C43" w:rsidP="00053C43">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1C97F647" w14:textId="77777777" w:rsidR="00053C43" w:rsidRDefault="00053C43" w:rsidP="00053C43">
      <w:pPr>
        <w:pStyle w:val="Bibliography"/>
      </w:pPr>
      <w:r>
        <w:t xml:space="preserve">Kagan, S. (1985). Co-op </w:t>
      </w:r>
      <w:proofErr w:type="spellStart"/>
      <w:r>
        <w:t>Co-op</w:t>
      </w:r>
      <w:proofErr w:type="spellEnd"/>
      <w:r>
        <w:t xml:space="preserve">. In R. Slavin, S. Sharan, S. Kagan, R. Hertz-Lazarowitz, C. Webb, &amp; R. </w:t>
      </w:r>
      <w:proofErr w:type="gramStart"/>
      <w:r>
        <w:t>Schmuck</w:t>
      </w:r>
      <w:proofErr w:type="gramEnd"/>
      <w:r>
        <w:t xml:space="preserve"> (Eds.), </w:t>
      </w:r>
      <w:r>
        <w:rPr>
          <w:i/>
          <w:iCs/>
        </w:rPr>
        <w:t>Learning to Cooperate, Cooperating to Learn</w:t>
      </w:r>
      <w:r>
        <w:t xml:space="preserve"> (pp. 437–452). Springer US. https://doi.org/10.1007/978-1-4899-3650-9_16</w:t>
      </w:r>
    </w:p>
    <w:p w14:paraId="0CCFD08C" w14:textId="77777777" w:rsidR="00053C43" w:rsidRDefault="00053C43" w:rsidP="00053C43">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1B803AAB" w14:textId="77777777" w:rsidR="00053C43" w:rsidRDefault="00053C43" w:rsidP="00053C43">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21576141" w14:textId="77777777" w:rsidR="00053C43" w:rsidRDefault="00053C43" w:rsidP="00053C43">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03AB7C2" w14:textId="77777777" w:rsidR="00053C43" w:rsidRDefault="00053C43" w:rsidP="00053C43">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57A84958" w14:textId="77777777" w:rsidR="00053C43" w:rsidRDefault="00053C43" w:rsidP="00053C43">
      <w:pPr>
        <w:pStyle w:val="Bibliography"/>
      </w:pPr>
      <w:proofErr w:type="spellStart"/>
      <w:r>
        <w:lastRenderedPageBreak/>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E1293D3" w14:textId="77777777" w:rsidR="00053C43" w:rsidRDefault="00053C43" w:rsidP="00053C43">
      <w:pPr>
        <w:pStyle w:val="Bibliography"/>
      </w:pPr>
      <w:r>
        <w:t xml:space="preserve">Kramar, M. (2009). </w:t>
      </w:r>
      <w:r>
        <w:rPr>
          <w:i/>
          <w:iCs/>
        </w:rPr>
        <w:t>Pouk</w:t>
      </w:r>
      <w:r>
        <w:t xml:space="preserve">. Educa, </w:t>
      </w:r>
      <w:proofErr w:type="spellStart"/>
      <w:r>
        <w:t>Melior</w:t>
      </w:r>
      <w:proofErr w:type="spellEnd"/>
      <w:r>
        <w:t>.</w:t>
      </w:r>
    </w:p>
    <w:p w14:paraId="59BE0434" w14:textId="77777777" w:rsidR="00053C43" w:rsidRDefault="00053C43" w:rsidP="00053C43">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69B43726" w14:textId="77777777" w:rsidR="00053C43" w:rsidRDefault="00053C43" w:rsidP="00053C43">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41B49B19" w14:textId="77777777" w:rsidR="00053C43" w:rsidRDefault="00053C43" w:rsidP="00053C43">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48AEF64F" w14:textId="77777777" w:rsidR="00053C43" w:rsidRDefault="00053C43" w:rsidP="00053C43">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7B2C0193" w14:textId="77777777" w:rsidR="00053C43" w:rsidRDefault="00053C43" w:rsidP="00053C43">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2454C2D" w14:textId="77777777" w:rsidR="00053C43" w:rsidRDefault="00053C43" w:rsidP="00053C43">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17884A38" w14:textId="77777777" w:rsidR="00053C43" w:rsidRDefault="00053C43" w:rsidP="00053C43">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62940116" w14:textId="77777777" w:rsidR="00053C43" w:rsidRDefault="00053C43" w:rsidP="00053C43">
      <w:pPr>
        <w:pStyle w:val="Bibliography"/>
      </w:pPr>
      <w:r>
        <w:lastRenderedPageBreak/>
        <w:t xml:space="preserve">Luan, H., &amp; Tsai, C.-C. (2021). A Review of Using Machine Learning Approaches for Precision Education. </w:t>
      </w:r>
      <w:r>
        <w:rPr>
          <w:i/>
          <w:iCs/>
        </w:rPr>
        <w:t>Educational Technology &amp; Society</w:t>
      </w:r>
      <w:r>
        <w:t xml:space="preserve">, </w:t>
      </w:r>
      <w:r>
        <w:rPr>
          <w:i/>
          <w:iCs/>
        </w:rPr>
        <w:t>24</w:t>
      </w:r>
      <w:r>
        <w:t>(1), 250–266.</w:t>
      </w:r>
    </w:p>
    <w:p w14:paraId="62FA926A" w14:textId="77777777" w:rsidR="00053C43" w:rsidRDefault="00053C43" w:rsidP="00053C43">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41CFDC27" w14:textId="77777777" w:rsidR="00053C43" w:rsidRDefault="00053C43" w:rsidP="00053C43">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E3D905E" w14:textId="77777777" w:rsidR="00053C43" w:rsidRDefault="00053C43" w:rsidP="00053C43">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7AD85BEF" w14:textId="77777777" w:rsidR="00053C43" w:rsidRDefault="00053C43" w:rsidP="00053C43">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94BCE58" w14:textId="77777777" w:rsidR="00053C43" w:rsidRDefault="00053C43" w:rsidP="00053C43">
      <w:pPr>
        <w:pStyle w:val="Bibliography"/>
      </w:pPr>
      <w:r>
        <w:t xml:space="preserve">McLeskey, J., </w:t>
      </w:r>
      <w:proofErr w:type="spellStart"/>
      <w:r>
        <w:t>Maheady</w:t>
      </w:r>
      <w:proofErr w:type="spellEnd"/>
      <w:r>
        <w:t xml:space="preserve">, L., Billingsley, B. S., Brownell, M. T., &amp; Lewis, T. J. (Eds.). (2022). </w:t>
      </w:r>
      <w:r>
        <w:rPr>
          <w:i/>
          <w:iCs/>
        </w:rPr>
        <w:t>High leverage practices for inclusive classrooms</w:t>
      </w:r>
      <w:r>
        <w:t xml:space="preserve"> (Second edition). Routledge.</w:t>
      </w:r>
    </w:p>
    <w:p w14:paraId="4C37DCCF" w14:textId="77777777" w:rsidR="00053C43" w:rsidRDefault="00053C43" w:rsidP="00053C43">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161EDF0C" w14:textId="77777777" w:rsidR="00053C43" w:rsidRDefault="00053C43" w:rsidP="00053C43">
      <w:pPr>
        <w:pStyle w:val="Bibliography"/>
      </w:pPr>
      <w:r>
        <w:t xml:space="preserve">Michaelsen, L. K., Knight, A. B., &amp; Fink, L. D. (2023). </w:t>
      </w:r>
      <w:r>
        <w:rPr>
          <w:i/>
          <w:iCs/>
        </w:rPr>
        <w:t>Team-Based Learning: A Transformative Use of Small Groups in College Teaching</w:t>
      </w:r>
      <w:r>
        <w:t>. Taylor &amp; Francis.</w:t>
      </w:r>
    </w:p>
    <w:p w14:paraId="395F8DC6" w14:textId="77777777" w:rsidR="00053C43" w:rsidRDefault="00053C43" w:rsidP="00053C43">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w:t>
      </w:r>
      <w:r>
        <w:lastRenderedPageBreak/>
        <w:t xml:space="preserve">Among High School Students. </w:t>
      </w:r>
      <w:r>
        <w:rPr>
          <w:i/>
          <w:iCs/>
        </w:rPr>
        <w:t>SAGE Open</w:t>
      </w:r>
      <w:r>
        <w:t xml:space="preserve">, </w:t>
      </w:r>
      <w:r>
        <w:rPr>
          <w:i/>
          <w:iCs/>
        </w:rPr>
        <w:t>8</w:t>
      </w:r>
      <w:r>
        <w:t>(2), 215824401878273. https://doi.org/10.1177/2158244018782734</w:t>
      </w:r>
    </w:p>
    <w:p w14:paraId="21CECA89" w14:textId="77777777" w:rsidR="00053C43" w:rsidRDefault="00053C43" w:rsidP="00053C43">
      <w:pPr>
        <w:pStyle w:val="Bibliography"/>
      </w:pPr>
      <w:r>
        <w:rPr>
          <w:i/>
          <w:iCs/>
        </w:rPr>
        <w:t>Myers-Briggs/Jung Test: Open Extended Jungian Type Scales</w:t>
      </w:r>
      <w:r>
        <w:t>. (n.d.). Retrieved 21 October 2023, from https://openpsychometrics.org/tests/OEJTS/</w:t>
      </w:r>
    </w:p>
    <w:p w14:paraId="153CA8F0" w14:textId="77777777" w:rsidR="00053C43" w:rsidRDefault="00053C43" w:rsidP="00053C43">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5329B762" w14:textId="77777777" w:rsidR="00053C43" w:rsidRDefault="00053C43" w:rsidP="00053C43">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026D0D49" w14:textId="77777777" w:rsidR="00053C43" w:rsidRDefault="00053C43" w:rsidP="00053C43">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2CA36577" w14:textId="77777777" w:rsidR="00053C43" w:rsidRDefault="00053C43" w:rsidP="00053C43">
      <w:pPr>
        <w:pStyle w:val="Bibliography"/>
      </w:pPr>
      <w:r>
        <w:t xml:space="preserve">Opitz, J., &amp; Burst, S. (2019). </w:t>
      </w:r>
      <w:r>
        <w:rPr>
          <w:i/>
          <w:iCs/>
        </w:rPr>
        <w:t>Macro F1 and Macro F1</w:t>
      </w:r>
      <w:r>
        <w:t>. https://doi.org/10.48550/ARXIV.1911.03347</w:t>
      </w:r>
    </w:p>
    <w:p w14:paraId="137845B3" w14:textId="77777777" w:rsidR="00053C43" w:rsidRDefault="00053C43" w:rsidP="00053C43">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0816A8BE" w14:textId="77777777" w:rsidR="00053C43" w:rsidRDefault="00053C43" w:rsidP="00053C43">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85423CA" w14:textId="77777777" w:rsidR="00053C43" w:rsidRDefault="00053C43" w:rsidP="00053C43">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EEDE102" w14:textId="77777777" w:rsidR="00053C43" w:rsidRDefault="00053C43" w:rsidP="00053C43">
      <w:pPr>
        <w:pStyle w:val="Bibliography"/>
      </w:pPr>
      <w:proofErr w:type="spellStart"/>
      <w:r>
        <w:rPr>
          <w:i/>
          <w:iCs/>
        </w:rPr>
        <w:lastRenderedPageBreak/>
        <w:t>PsyToolkit</w:t>
      </w:r>
      <w:proofErr w:type="spellEnd"/>
      <w:r>
        <w:t>. (n.d.). Retrieved 4 November 2023, from https://www.psytoolkit.org/index.html</w:t>
      </w:r>
    </w:p>
    <w:p w14:paraId="06DE07C3" w14:textId="77777777" w:rsidR="00053C43" w:rsidRDefault="00053C43" w:rsidP="00053C43">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0EDC6509" w14:textId="77777777" w:rsidR="00053C43" w:rsidRDefault="00053C43" w:rsidP="00053C43">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381CCFA7" w14:textId="77777777" w:rsidR="00053C43" w:rsidRDefault="00053C43" w:rsidP="00053C43">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44571B26" w14:textId="77777777" w:rsidR="00053C43" w:rsidRDefault="00053C43" w:rsidP="00053C43">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5CB966B5" w14:textId="77777777" w:rsidR="00053C43" w:rsidRDefault="00053C43" w:rsidP="00053C43">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4FA608CB" w14:textId="77777777" w:rsidR="00053C43" w:rsidRDefault="00053C43" w:rsidP="00053C43">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FAC21D3" w14:textId="77777777" w:rsidR="00053C43" w:rsidRDefault="00053C43" w:rsidP="00053C43">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w:t>
      </w:r>
      <w:r>
        <w:lastRenderedPageBreak/>
        <w:t xml:space="preserve">school Students. </w:t>
      </w:r>
      <w:r>
        <w:rPr>
          <w:i/>
          <w:iCs/>
        </w:rPr>
        <w:t>Iranian Evolutionary and Educational Psychology Journal</w:t>
      </w:r>
      <w:r>
        <w:t xml:space="preserve">, </w:t>
      </w:r>
      <w:r>
        <w:rPr>
          <w:i/>
          <w:iCs/>
        </w:rPr>
        <w:t>4</w:t>
      </w:r>
      <w:r>
        <w:t>(3), 410–421. https://doi.org/10.52547/ieepj.4.3.410</w:t>
      </w:r>
    </w:p>
    <w:p w14:paraId="799A5977" w14:textId="77777777" w:rsidR="00053C43" w:rsidRDefault="00053C43" w:rsidP="00053C43">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16724D0" w14:textId="77777777" w:rsidR="00053C43" w:rsidRDefault="00053C43" w:rsidP="00053C43">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CFC1FB2" w14:textId="77777777" w:rsidR="00053C43" w:rsidRDefault="00053C43" w:rsidP="00053C43">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4F58CB3A" w14:textId="77777777" w:rsidR="00053C43" w:rsidRDefault="00053C43" w:rsidP="00053C43">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1C794890" w14:textId="77777777" w:rsidR="00053C43" w:rsidRDefault="00053C43" w:rsidP="00053C43">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3E183A4" w14:textId="77777777" w:rsidR="00053C43" w:rsidRDefault="00053C43" w:rsidP="00053C43">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D8427C9" w14:textId="77777777" w:rsidR="00053C43" w:rsidRDefault="00053C43" w:rsidP="00053C43">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41F71194" w14:textId="77777777" w:rsidR="00053C43" w:rsidRDefault="00053C43" w:rsidP="00053C43">
      <w:pPr>
        <w:pStyle w:val="Bibliography"/>
      </w:pPr>
      <w:r>
        <w:lastRenderedPageBreak/>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3E6A2026" w14:textId="77777777" w:rsidR="00053C43" w:rsidRDefault="00053C43" w:rsidP="00053C43">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0860334A" w14:textId="77777777" w:rsidR="00053C43" w:rsidRDefault="00053C43" w:rsidP="00053C43">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6D9C5D6B" w14:textId="77777777" w:rsidR="00053C43" w:rsidRDefault="00053C43" w:rsidP="00053C43">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22B8D346" w14:textId="77777777" w:rsidR="00053C43" w:rsidRDefault="00053C43" w:rsidP="00053C43">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278DF295" w14:textId="77777777" w:rsidR="00053C43" w:rsidRDefault="00053C43" w:rsidP="00053C43">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0BA002EB" w14:textId="77777777" w:rsidR="00053C43" w:rsidRDefault="00053C43" w:rsidP="00053C43">
      <w:pPr>
        <w:pStyle w:val="Bibliography"/>
      </w:pPr>
      <w:r>
        <w:t xml:space="preserve">Shalev-Shwartz, S., &amp; Ben-David, S. (2014). </w:t>
      </w:r>
      <w:r>
        <w:rPr>
          <w:i/>
          <w:iCs/>
        </w:rPr>
        <w:t>Understanding machine learning: From theory to algorithms</w:t>
      </w:r>
      <w:r>
        <w:t>. Cambridge university press.</w:t>
      </w:r>
    </w:p>
    <w:p w14:paraId="149C9B1C" w14:textId="77777777" w:rsidR="00053C43" w:rsidRDefault="00053C43" w:rsidP="00053C43">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56F73B51" w14:textId="77777777" w:rsidR="00053C43" w:rsidRDefault="00053C43" w:rsidP="00053C43">
      <w:pPr>
        <w:pStyle w:val="Bibliography"/>
      </w:pPr>
      <w:r>
        <w:lastRenderedPageBreak/>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65AB6A77" w14:textId="77777777" w:rsidR="00053C43" w:rsidRDefault="00053C43" w:rsidP="00053C43">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7C20417A" w14:textId="77777777" w:rsidR="00053C43" w:rsidRDefault="00053C43" w:rsidP="00053C43">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C7CD4E3" w14:textId="77777777" w:rsidR="00053C43" w:rsidRDefault="00053C43" w:rsidP="00053C43">
      <w:pPr>
        <w:pStyle w:val="Bibliography"/>
      </w:pPr>
      <w:r>
        <w:t xml:space="preserve">Smith, A. B., &amp; Irey, R. K. (1974). </w:t>
      </w:r>
      <w:r>
        <w:rPr>
          <w:i/>
          <w:iCs/>
        </w:rPr>
        <w:t>Personality Variables and the Improvement of College Teaching</w:t>
      </w:r>
      <w:r>
        <w:t>. https://eric.ed.gov/?id=ED096313</w:t>
      </w:r>
    </w:p>
    <w:p w14:paraId="5BFFF423" w14:textId="77777777" w:rsidR="00053C43" w:rsidRDefault="00053C43" w:rsidP="00053C43">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0545BD4F" w14:textId="77777777" w:rsidR="00053C43" w:rsidRDefault="00053C43" w:rsidP="00053C43">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F7C23F7" w14:textId="77777777" w:rsidR="00053C43" w:rsidRDefault="00053C43" w:rsidP="00053C43">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387C9146" w14:textId="77777777" w:rsidR="00053C43" w:rsidRDefault="00053C43" w:rsidP="00053C43">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1DDDFC67" w14:textId="77777777" w:rsidR="00053C43" w:rsidRDefault="00053C43" w:rsidP="00053C43">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 xml:space="preserve">EURASIA </w:t>
      </w:r>
      <w:r>
        <w:rPr>
          <w:i/>
          <w:iCs/>
        </w:rPr>
        <w:lastRenderedPageBreak/>
        <w:t>Journal of Mathematics, Science and Technology Education</w:t>
      </w:r>
      <w:r>
        <w:t xml:space="preserve">, </w:t>
      </w:r>
      <w:r>
        <w:rPr>
          <w:i/>
          <w:iCs/>
        </w:rPr>
        <w:t>3</w:t>
      </w:r>
      <w:r>
        <w:t>(2). https://doi.org/10.12973/ejmste/75390</w:t>
      </w:r>
    </w:p>
    <w:p w14:paraId="6828CA51" w14:textId="77777777" w:rsidR="00053C43" w:rsidRDefault="00053C43" w:rsidP="00053C43">
      <w:pPr>
        <w:pStyle w:val="Bibliography"/>
      </w:pPr>
      <w:proofErr w:type="spellStart"/>
      <w:r>
        <w:t>Tiwery</w:t>
      </w:r>
      <w:proofErr w:type="spellEnd"/>
      <w:r>
        <w:t xml:space="preserve">, S. D., &amp; </w:t>
      </w:r>
      <w:proofErr w:type="spellStart"/>
      <w:r>
        <w:t>Souisa</w:t>
      </w:r>
      <w:proofErr w:type="spellEnd"/>
      <w:r>
        <w:t xml:space="preserve">, T. R. (2019). Inside-Outside Circle as the Way in Building Students’ Motivation and Interaction in Speaking Classroom Activities. </w:t>
      </w:r>
      <w:r>
        <w:rPr>
          <w:i/>
          <w:iCs/>
        </w:rPr>
        <w:t>International Journal of Language Education</w:t>
      </w:r>
      <w:r>
        <w:t>, 33–45. https://doi.org/10.26858/ijole.v1i1.6703</w:t>
      </w:r>
    </w:p>
    <w:p w14:paraId="7FE66987" w14:textId="77777777" w:rsidR="00053C43" w:rsidRDefault="00053C43" w:rsidP="00053C43">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456B53A8" w14:textId="77777777" w:rsidR="00053C43" w:rsidRDefault="00053C43" w:rsidP="00053C43">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4175385C" w14:textId="77777777" w:rsidR="00053C43" w:rsidRDefault="00053C43" w:rsidP="00053C43">
      <w:pPr>
        <w:pStyle w:val="Bibliography"/>
      </w:pPr>
      <w:proofErr w:type="spellStart"/>
      <w:r>
        <w:t>Usmadi</w:t>
      </w:r>
      <w:proofErr w:type="spellEnd"/>
      <w:r>
        <w:t xml:space="preserve">, U., Hasanah, H., &amp; </w:t>
      </w:r>
      <w:proofErr w:type="spellStart"/>
      <w:r>
        <w:t>Ergusni</w:t>
      </w:r>
      <w:proofErr w:type="spellEnd"/>
      <w:r>
        <w:t xml:space="preserve">, E. (2020). The Impact of the Implementation Three-Step Interview Cooperative Learning Model in Mathematics Learning Toward the Learners’ Activities And Outcomes. </w:t>
      </w:r>
      <w:proofErr w:type="spellStart"/>
      <w:r>
        <w:rPr>
          <w:i/>
          <w:iCs/>
        </w:rPr>
        <w:t>Malikussaleh</w:t>
      </w:r>
      <w:proofErr w:type="spellEnd"/>
      <w:r>
        <w:rPr>
          <w:i/>
          <w:iCs/>
        </w:rPr>
        <w:t xml:space="preserve"> Journal of Mathematics Learning (MJML)</w:t>
      </w:r>
      <w:r>
        <w:t xml:space="preserve">, </w:t>
      </w:r>
      <w:r>
        <w:rPr>
          <w:i/>
          <w:iCs/>
        </w:rPr>
        <w:t>3</w:t>
      </w:r>
      <w:r>
        <w:t>(1), 8. https://doi.org/10.29103/mjml.v3i1.2447</w:t>
      </w:r>
    </w:p>
    <w:p w14:paraId="49000394" w14:textId="77777777" w:rsidR="00053C43" w:rsidRDefault="00053C43" w:rsidP="00053C43">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0961CA9" w14:textId="77777777" w:rsidR="00053C43" w:rsidRDefault="00053C43" w:rsidP="00053C43">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9D63558" w14:textId="77777777" w:rsidR="00053C43" w:rsidRDefault="00053C43" w:rsidP="00053C43">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69C9426A" w14:textId="77777777" w:rsidR="00053C43" w:rsidRDefault="00053C43" w:rsidP="00053C43">
      <w:pPr>
        <w:pStyle w:val="Bibliography"/>
      </w:pPr>
      <w:r>
        <w:lastRenderedPageBreak/>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6905C75A" w14:textId="77777777" w:rsidR="00053C43" w:rsidRDefault="00053C43" w:rsidP="00053C43">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1DBDC8A6" w14:textId="77777777" w:rsidR="00053C43" w:rsidRDefault="00053C43" w:rsidP="00053C43">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4C752F0" w14:textId="77777777" w:rsidR="00053C43" w:rsidRDefault="00053C43" w:rsidP="00053C43">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3DC5715E" w14:textId="77777777" w:rsidR="00053C43" w:rsidRDefault="00053C43" w:rsidP="00053C43">
      <w:pPr>
        <w:pStyle w:val="Bibliography"/>
      </w:pPr>
      <w:r>
        <w:t xml:space="preserve">Vishwanathan, S. V. N., &amp; Smola, A. (2008). </w:t>
      </w:r>
      <w:r>
        <w:rPr>
          <w:i/>
          <w:iCs/>
        </w:rPr>
        <w:t>Introduction to Machine Learning</w:t>
      </w:r>
      <w:r>
        <w:t>. Cambridge University Press. https://alex.smola.org/drafts/thebook.pdf</w:t>
      </w:r>
    </w:p>
    <w:p w14:paraId="5A9AF51E" w14:textId="77777777" w:rsidR="00053C43" w:rsidRDefault="00053C43" w:rsidP="00053C43">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05BA752A" w14:textId="77777777" w:rsidR="00053C43" w:rsidRDefault="00053C43" w:rsidP="00053C43">
      <w:pPr>
        <w:pStyle w:val="Bibliography"/>
      </w:pPr>
      <w:r>
        <w:t xml:space="preserve">Wahyu Ariani, D. (2013). Personality and Learning Motivation. </w:t>
      </w:r>
      <w:r>
        <w:rPr>
          <w:i/>
          <w:iCs/>
        </w:rPr>
        <w:t>European Journal of Business and Management</w:t>
      </w:r>
      <w:r>
        <w:t xml:space="preserve">, </w:t>
      </w:r>
      <w:r>
        <w:rPr>
          <w:i/>
          <w:iCs/>
        </w:rPr>
        <w:t>5</w:t>
      </w:r>
      <w:r>
        <w:t>.</w:t>
      </w:r>
    </w:p>
    <w:p w14:paraId="5D2D89FF" w14:textId="77777777" w:rsidR="00053C43" w:rsidRDefault="00053C43" w:rsidP="00053C43">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713EF40" w14:textId="77777777" w:rsidR="00053C43" w:rsidRDefault="00053C43" w:rsidP="00053C43">
      <w:pPr>
        <w:pStyle w:val="Bibliography"/>
      </w:pPr>
      <w:r>
        <w:lastRenderedPageBreak/>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12CE4E82" w14:textId="77777777" w:rsidR="00053C43" w:rsidRDefault="00053C43" w:rsidP="00053C43">
      <w:pPr>
        <w:pStyle w:val="Bibliography"/>
      </w:pPr>
      <w:r>
        <w:t xml:space="preserve">Wickham, H. (2014). Tidy Data. </w:t>
      </w:r>
      <w:r>
        <w:rPr>
          <w:i/>
          <w:iCs/>
        </w:rPr>
        <w:t>Journal of Statistical Software</w:t>
      </w:r>
      <w:r>
        <w:t xml:space="preserve">, </w:t>
      </w:r>
      <w:r>
        <w:rPr>
          <w:i/>
          <w:iCs/>
        </w:rPr>
        <w:t>59</w:t>
      </w:r>
      <w:r>
        <w:t>, 1–23. https://doi.org/10.18637/jss.v059.i10</w:t>
      </w:r>
    </w:p>
    <w:p w14:paraId="0FA6860E" w14:textId="77777777" w:rsidR="00053C43" w:rsidRDefault="00053C43" w:rsidP="00053C43">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02717CBD" w14:textId="77777777" w:rsidR="00053C43" w:rsidRDefault="00053C43" w:rsidP="00053C43">
      <w:pPr>
        <w:pStyle w:val="Bibliography"/>
      </w:pPr>
      <w:proofErr w:type="spellStart"/>
      <w:r>
        <w:t>Wlodzislaw</w:t>
      </w:r>
      <w:proofErr w:type="spellEnd"/>
      <w:r>
        <w:t xml:space="preserve">, D., Winiarski, T., Biesiada, J., &amp; Kachel, A. (2003). </w:t>
      </w:r>
      <w:r>
        <w:rPr>
          <w:i/>
          <w:iCs/>
        </w:rPr>
        <w:t>Feature selection and ranking filters</w:t>
      </w:r>
      <w:r>
        <w:t>.</w:t>
      </w:r>
    </w:p>
    <w:p w14:paraId="56CB143C" w14:textId="77777777" w:rsidR="00053C43" w:rsidRDefault="00053C43" w:rsidP="00053C43">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7D416C5" w14:textId="77777777" w:rsidR="00053C43" w:rsidRDefault="00053C43" w:rsidP="00053C43">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2E7A4D4C" w14:textId="77777777" w:rsidR="00053C43" w:rsidRDefault="00053C43" w:rsidP="00053C43">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24F42C43" w14:textId="77777777" w:rsidR="00053C43" w:rsidRDefault="00053C43" w:rsidP="00053C43">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4652BD0A" w14:textId="77777777" w:rsidR="00053C43" w:rsidRDefault="00053C43" w:rsidP="00053C43">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6F2AF309" w14:textId="77777777" w:rsidR="00053C43" w:rsidRDefault="00053C43" w:rsidP="00053C43">
      <w:pPr>
        <w:pStyle w:val="Bibliography"/>
      </w:pPr>
      <w:r>
        <w:lastRenderedPageBreak/>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5DBA8845" w14:textId="77777777" w:rsidR="00053C43" w:rsidRDefault="00053C43" w:rsidP="00053C43">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580A9D66" w14:textId="77777777" w:rsidR="00053C43" w:rsidRDefault="00053C43" w:rsidP="00053C43">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2A454632" w14:textId="77777777" w:rsidR="00053C43" w:rsidRDefault="00053C43" w:rsidP="00053C43">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3EA2B478" w14:textId="77777777" w:rsidR="00053C43" w:rsidRDefault="00053C43" w:rsidP="00053C43">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02F2444D" w14:textId="77777777" w:rsidR="00053C43" w:rsidRDefault="00053C43" w:rsidP="00053C43">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751D922C"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CA5A4" w14:textId="77777777" w:rsidR="0085751A" w:rsidRDefault="0085751A" w:rsidP="00AE29F3">
      <w:pPr>
        <w:spacing w:after="0" w:line="240" w:lineRule="auto"/>
      </w:pPr>
      <w:r>
        <w:separator/>
      </w:r>
    </w:p>
  </w:endnote>
  <w:endnote w:type="continuationSeparator" w:id="0">
    <w:p w14:paraId="6C334A2B" w14:textId="77777777" w:rsidR="0085751A" w:rsidRDefault="0085751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51604" w14:textId="77777777" w:rsidR="0085751A" w:rsidRDefault="0085751A" w:rsidP="00AE29F3">
      <w:pPr>
        <w:spacing w:after="0" w:line="240" w:lineRule="auto"/>
      </w:pPr>
      <w:r>
        <w:separator/>
      </w:r>
    </w:p>
  </w:footnote>
  <w:footnote w:type="continuationSeparator" w:id="0">
    <w:p w14:paraId="7F43B331" w14:textId="77777777" w:rsidR="0085751A" w:rsidRDefault="0085751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3C43"/>
    <w:rsid w:val="00056318"/>
    <w:rsid w:val="00067E0F"/>
    <w:rsid w:val="00081F80"/>
    <w:rsid w:val="00085879"/>
    <w:rsid w:val="00090891"/>
    <w:rsid w:val="00092008"/>
    <w:rsid w:val="00095B8C"/>
    <w:rsid w:val="000B13E1"/>
    <w:rsid w:val="000B753B"/>
    <w:rsid w:val="000C2BD5"/>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3381"/>
    <w:rsid w:val="00146E13"/>
    <w:rsid w:val="00146F8F"/>
    <w:rsid w:val="001541BB"/>
    <w:rsid w:val="00155FC5"/>
    <w:rsid w:val="00182252"/>
    <w:rsid w:val="00185DE8"/>
    <w:rsid w:val="00191610"/>
    <w:rsid w:val="00191CF0"/>
    <w:rsid w:val="00193AA0"/>
    <w:rsid w:val="001A1685"/>
    <w:rsid w:val="001B5BA0"/>
    <w:rsid w:val="001C527C"/>
    <w:rsid w:val="001E75C6"/>
    <w:rsid w:val="001F0256"/>
    <w:rsid w:val="001F7C53"/>
    <w:rsid w:val="0020372B"/>
    <w:rsid w:val="00205556"/>
    <w:rsid w:val="00212D54"/>
    <w:rsid w:val="002159A0"/>
    <w:rsid w:val="002227FE"/>
    <w:rsid w:val="002258EE"/>
    <w:rsid w:val="002318AF"/>
    <w:rsid w:val="00242207"/>
    <w:rsid w:val="002443E4"/>
    <w:rsid w:val="002444DD"/>
    <w:rsid w:val="00257468"/>
    <w:rsid w:val="00264D36"/>
    <w:rsid w:val="002921CA"/>
    <w:rsid w:val="00292E52"/>
    <w:rsid w:val="002977CB"/>
    <w:rsid w:val="002A236B"/>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20E2A"/>
    <w:rsid w:val="003239BD"/>
    <w:rsid w:val="00324582"/>
    <w:rsid w:val="00326D2F"/>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D1278"/>
    <w:rsid w:val="005E32B1"/>
    <w:rsid w:val="005E48D9"/>
    <w:rsid w:val="005E48EC"/>
    <w:rsid w:val="005E53F6"/>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8556A"/>
    <w:rsid w:val="00686F8A"/>
    <w:rsid w:val="00692310"/>
    <w:rsid w:val="00696545"/>
    <w:rsid w:val="006A4D27"/>
    <w:rsid w:val="006B340B"/>
    <w:rsid w:val="006C5B49"/>
    <w:rsid w:val="006D24D4"/>
    <w:rsid w:val="006D795D"/>
    <w:rsid w:val="006D7B1A"/>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84951"/>
    <w:rsid w:val="00790137"/>
    <w:rsid w:val="00791502"/>
    <w:rsid w:val="00793985"/>
    <w:rsid w:val="0079575F"/>
    <w:rsid w:val="007C1E54"/>
    <w:rsid w:val="007C294A"/>
    <w:rsid w:val="007C7680"/>
    <w:rsid w:val="007E03AC"/>
    <w:rsid w:val="007E4F7F"/>
    <w:rsid w:val="007F035F"/>
    <w:rsid w:val="007F12D2"/>
    <w:rsid w:val="007F3B71"/>
    <w:rsid w:val="007F4575"/>
    <w:rsid w:val="007F7FA3"/>
    <w:rsid w:val="00801375"/>
    <w:rsid w:val="00803AE6"/>
    <w:rsid w:val="0081245E"/>
    <w:rsid w:val="00812CAE"/>
    <w:rsid w:val="00813D40"/>
    <w:rsid w:val="00816747"/>
    <w:rsid w:val="00816F95"/>
    <w:rsid w:val="00817D8F"/>
    <w:rsid w:val="00823167"/>
    <w:rsid w:val="00832EF4"/>
    <w:rsid w:val="00847133"/>
    <w:rsid w:val="008569FD"/>
    <w:rsid w:val="0085751A"/>
    <w:rsid w:val="0086068C"/>
    <w:rsid w:val="00864F10"/>
    <w:rsid w:val="00875AF2"/>
    <w:rsid w:val="00881D2C"/>
    <w:rsid w:val="00883CED"/>
    <w:rsid w:val="00887650"/>
    <w:rsid w:val="00890689"/>
    <w:rsid w:val="00895354"/>
    <w:rsid w:val="008B006E"/>
    <w:rsid w:val="008D1D3A"/>
    <w:rsid w:val="008D560E"/>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66F13"/>
    <w:rsid w:val="00972283"/>
    <w:rsid w:val="00972783"/>
    <w:rsid w:val="00983549"/>
    <w:rsid w:val="00985885"/>
    <w:rsid w:val="00987340"/>
    <w:rsid w:val="009930BE"/>
    <w:rsid w:val="00993F9F"/>
    <w:rsid w:val="009A1233"/>
    <w:rsid w:val="009A50AC"/>
    <w:rsid w:val="009A6124"/>
    <w:rsid w:val="009B2174"/>
    <w:rsid w:val="009B3B90"/>
    <w:rsid w:val="009B7FE4"/>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5514"/>
    <w:rsid w:val="00BA1373"/>
    <w:rsid w:val="00BA1A86"/>
    <w:rsid w:val="00BA33FA"/>
    <w:rsid w:val="00BA487D"/>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87412"/>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2149E"/>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EE54AB"/>
    <w:rsid w:val="00F02E01"/>
    <w:rsid w:val="00F125A7"/>
    <w:rsid w:val="00F20EA9"/>
    <w:rsid w:val="00F32062"/>
    <w:rsid w:val="00F44861"/>
    <w:rsid w:val="00F45AB6"/>
    <w:rsid w:val="00F50E8A"/>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0</TotalTime>
  <Pages>72</Pages>
  <Words>12107</Words>
  <Characters>76676</Characters>
  <Application>Microsoft Office Word</Application>
  <DocSecurity>0</DocSecurity>
  <Lines>2498</Lines>
  <Paragraphs>105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16</cp:revision>
  <cp:lastPrinted>2024-01-12T12:12:00Z</cp:lastPrinted>
  <dcterms:created xsi:type="dcterms:W3CDTF">2023-09-23T17:00:00Z</dcterms:created>
  <dcterms:modified xsi:type="dcterms:W3CDTF">2024-01-3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O8UItf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